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F0080A"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396C72" w:rsidRDefault="0052054A" w:rsidP="00396C72">
      <w:pPr>
        <w:pStyle w:val="Heading1"/>
      </w:pPr>
      <w:r w:rsidRPr="00396C72">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Default="00187AD9" w:rsidP="00A750B4">
      <w:pPr>
        <w:pStyle w:val="Heading1"/>
      </w:pPr>
      <w:r w:rsidRPr="002122D3">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321345C1" w:rsidR="00137897" w:rsidRPr="00DD08AC" w:rsidRDefault="00250079" w:rsidP="0098663E">
            <w:pPr>
              <w:rPr>
                <w:rFonts w:cs="Arial"/>
                <w:sz w:val="20"/>
              </w:rPr>
            </w:pPr>
            <w:r>
              <w:rPr>
                <w:noProof/>
              </w:rPr>
              <w:pict w14:anchorId="7FD2BCDD">
                <v:shape id="Picture 1" o:spid="_x0000_i1025" type="#_x0000_t75" style="width:403.95pt;height:367pt;visibility:visible;mso-wrap-style:square">
                  <v:imagedata r:id="rId12" o:title=""/>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04835" w:rsidRDefault="00DE7C32" w:rsidP="004A5224">
      <w:pPr>
        <w:pStyle w:val="Heading2"/>
        <w:rPr>
          <w:rStyle w:val="Heading1Char"/>
          <w:b/>
          <w:bCs/>
          <w:sz w:val="24"/>
          <w:szCs w:val="28"/>
        </w:rPr>
      </w:pPr>
      <w:r w:rsidRPr="00B04835">
        <w:rPr>
          <w:rStyle w:val="Heading1Char"/>
          <w:b/>
          <w:bCs/>
          <w:sz w:val="24"/>
          <w:szCs w:val="28"/>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Default="00327C00" w:rsidP="00327C00">
      <w:pPr>
        <w:pStyle w:val="Heading2"/>
      </w:pPr>
      <w:r>
        <w:t>Screening</w:t>
      </w:r>
      <w:r w:rsidR="008A5969">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487A879B"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lastRenderedPageBreak/>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Default="007C03F4" w:rsidP="00E92B62">
      <w:pPr>
        <w:pStyle w:val="Heading2"/>
      </w:pPr>
      <w:r>
        <w:t>Data Collection and Synthesis</w:t>
      </w:r>
    </w:p>
    <w:p w14:paraId="037269EE" w14:textId="4FFDF8D2" w:rsidR="00250079" w:rsidRDefault="00250079" w:rsidP="00250079"/>
    <w:p w14:paraId="5670933A" w14:textId="77777777" w:rsidR="00C9658E" w:rsidRDefault="007A2D5F" w:rsidP="002B64A4">
      <w:r>
        <w:t>In the first phase</w:t>
      </w:r>
      <w:r w:rsidR="00BF6F05">
        <w:t xml:space="preserve"> (identification)</w:t>
      </w:r>
      <w:r>
        <w:t xml:space="preserve"> of this SLR, </w:t>
      </w:r>
      <w:r w:rsidR="00940576">
        <w:t xml:space="preserve">a total of </w:t>
      </w:r>
      <w:r>
        <w:t>84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6B288B39"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w:t>
      </w:r>
      <w:r>
        <w:rPr>
          <w:lang w:val="en-GB" w:eastAsia="en-GB"/>
        </w:rPr>
        <w:t xml:space="preserve"> </w:t>
      </w:r>
      <w:r>
        <w:rPr>
          <w:lang w:val="en-GB" w:eastAsia="en-GB"/>
        </w:rPr>
        <w:t>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w:t>
      </w:r>
      <w:r>
        <w:rPr>
          <w:lang w:val="en-GB" w:eastAsia="en-GB"/>
        </w:rPr>
        <w:t xml:space="preserve"> </w:t>
      </w:r>
      <w:r>
        <w:rPr>
          <w:lang w:val="en-GB" w:eastAsia="en-GB"/>
        </w:rPr>
        <w:t>reference architecture gaps</w:t>
      </w:r>
    </w:p>
    <w:p w14:paraId="28F1AD5F" w14:textId="2EB17C43" w:rsidR="00117744" w:rsidRDefault="00117744" w:rsidP="002C055A">
      <w:pPr>
        <w:numPr>
          <w:ilvl w:val="0"/>
          <w:numId w:val="16"/>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lastRenderedPageBreak/>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Default="008D6408" w:rsidP="008D6408">
      <w:pPr>
        <w:pStyle w:val="Heading2"/>
        <w:rPr>
          <w:lang w:val="en-GB" w:eastAsia="en-GB"/>
        </w:rPr>
      </w:pPr>
      <w:r>
        <w:rPr>
          <w:lang w:val="en-GB" w:eastAsia="en-GB"/>
        </w:rPr>
        <w:t>SLR Statistics</w:t>
      </w:r>
    </w:p>
    <w:p w14:paraId="0A31EDE3" w14:textId="77777777" w:rsidR="008D6408" w:rsidRPr="008D6408" w:rsidRDefault="008D6408" w:rsidP="008D6408">
      <w:pPr>
        <w:rPr>
          <w:lang w:val="en-GB" w:eastAsia="en-GB"/>
        </w:rPr>
      </w:pPr>
    </w:p>
    <w:p w14:paraId="117D9FFE" w14:textId="715D2D30" w:rsidR="008D6408" w:rsidRDefault="008D6408" w:rsidP="008D6408">
      <w:pPr>
        <w:spacing w:afterLines="100" w:after="240"/>
        <w:rPr>
          <w:sz w:val="20"/>
          <w:szCs w:val="28"/>
        </w:rPr>
      </w:pPr>
      <w:r>
        <w:t>By the result of this work, 57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15, and the rest to years 2010-2013.</w:t>
      </w:r>
    </w:p>
    <w:p w14:paraId="0C64C8F2" w14:textId="77777777" w:rsidR="008D6408" w:rsidRPr="008D6408" w:rsidRDefault="008D6408" w:rsidP="008D6408">
      <w:pPr>
        <w:rPr>
          <w:lang w:val="en-GB" w:eastAsia="en-GB"/>
        </w:rPr>
      </w:pPr>
    </w:p>
    <w:p w14:paraId="2C035729" w14:textId="77777777" w:rsidR="008D6408" w:rsidRDefault="008D6408" w:rsidP="002C055A">
      <w:pPr>
        <w:rPr>
          <w:lang w:val="en-GB" w:eastAsia="en-GB"/>
        </w:rPr>
      </w:pPr>
    </w:p>
    <w:p w14:paraId="0448C9D0" w14:textId="7772E516" w:rsidR="004F473F" w:rsidRDefault="004F473F" w:rsidP="002C055A">
      <w:pPr>
        <w:rPr>
          <w:lang w:val="en-GB" w:eastAsia="en-GB"/>
        </w:rPr>
      </w:pPr>
    </w:p>
    <w:p w14:paraId="5EDFC053" w14:textId="20722D8A" w:rsidR="0052154C" w:rsidRDefault="004F473F" w:rsidP="008D6408">
      <w:pPr>
        <w:pStyle w:val="Heading1"/>
        <w:rPr>
          <w:lang w:val="en-GB" w:eastAsia="en-GB"/>
        </w:rPr>
      </w:pPr>
      <w:r>
        <w:rPr>
          <w:lang w:val="en-GB" w:eastAsia="en-GB"/>
        </w:rPr>
        <w:t>Findings</w:t>
      </w:r>
    </w:p>
    <w:p w14:paraId="5749C21A" w14:textId="43A83769" w:rsidR="008D6408" w:rsidRDefault="008D6408" w:rsidP="008D6408">
      <w:pPr>
        <w:rPr>
          <w:lang w:val="en-GB" w:eastAsia="en-GB"/>
        </w:rPr>
      </w:pPr>
    </w:p>
    <w:p w14:paraId="27629A6D" w14:textId="77777777" w:rsidR="008D6408" w:rsidRPr="008D6408" w:rsidRDefault="008D6408" w:rsidP="008D6408">
      <w:pPr>
        <w:rPr>
          <w:lang w:val="en-GB" w:eastAsia="en-GB"/>
        </w:rPr>
      </w:pPr>
    </w:p>
    <w:p w14:paraId="72FD913F" w14:textId="77777777" w:rsidR="00C40FDD" w:rsidRDefault="00C40FDD" w:rsidP="00082FA7">
      <w:pPr>
        <w:spacing w:afterLines="100" w:after="240"/>
        <w:rPr>
          <w:sz w:val="20"/>
          <w:szCs w:val="28"/>
        </w:rPr>
      </w:pPr>
    </w:p>
    <w:p w14:paraId="71246111" w14:textId="77777777" w:rsidR="00C40FDD" w:rsidRDefault="00C40FDD" w:rsidP="00082FA7">
      <w:pPr>
        <w:spacing w:afterLines="100" w:after="240"/>
        <w:rPr>
          <w:sz w:val="20"/>
          <w:szCs w:val="28"/>
        </w:rPr>
      </w:pPr>
    </w:p>
    <w:p w14:paraId="4B102A17" w14:textId="77777777" w:rsidR="00C40FDD" w:rsidRDefault="00C40FDD" w:rsidP="00082FA7">
      <w:pPr>
        <w:spacing w:afterLines="100" w:after="240"/>
        <w:rPr>
          <w:sz w:val="20"/>
          <w:szCs w:val="28"/>
        </w:r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lastRenderedPageBreak/>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lastRenderedPageBreak/>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3"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4"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first" r:id="rId17"/>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7569BE" w14:textId="77777777" w:rsidR="00F0080A" w:rsidRDefault="00F0080A">
      <w:r>
        <w:separator/>
      </w:r>
    </w:p>
  </w:endnote>
  <w:endnote w:type="continuationSeparator" w:id="0">
    <w:p w14:paraId="2B161126" w14:textId="77777777" w:rsidR="00F0080A" w:rsidRDefault="00F00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45C054" w14:textId="77777777" w:rsidR="00F0080A" w:rsidRDefault="00F0080A">
      <w:r>
        <w:separator/>
      </w:r>
    </w:p>
  </w:footnote>
  <w:footnote w:type="continuationSeparator" w:id="0">
    <w:p w14:paraId="254BB4F9" w14:textId="77777777" w:rsidR="00F0080A" w:rsidRDefault="00F008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3" w15:restartNumberingAfterBreak="0">
    <w:nsid w:val="0FE272D0"/>
    <w:multiLevelType w:val="multilevel"/>
    <w:tmpl w:val="8D00B6DC"/>
    <w:lvl w:ilvl="0">
      <w:start w:val="1"/>
      <w:numFmt w:val="decimal"/>
      <w:lvlText w:val="%1."/>
      <w:lvlJc w:val="left"/>
      <w:pPr>
        <w:ind w:left="360" w:hanging="360"/>
      </w:pPr>
      <w:rPr>
        <w:rFonts w:hint="default"/>
      </w:rPr>
    </w:lvl>
    <w:lvl w:ilvl="1">
      <w:start w:val="1"/>
      <w:numFmt w:val="decimal"/>
      <w:pStyle w:val="Heading2"/>
      <w:lvlText w:val="2.%2."/>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9"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1" w15:restartNumberingAfterBreak="0">
    <w:nsid w:val="4A3A5BD4"/>
    <w:multiLevelType w:val="multilevel"/>
    <w:tmpl w:val="069C0FFC"/>
    <w:lvl w:ilvl="0">
      <w:start w:val="1"/>
      <w:numFmt w:val="decimal"/>
      <w:pStyle w:val="Heading1"/>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9B62AFA"/>
    <w:multiLevelType w:val="multilevel"/>
    <w:tmpl w:val="DD9E71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4"/>
  </w:num>
  <w:num w:numId="3">
    <w:abstractNumId w:val="0"/>
  </w:num>
  <w:num w:numId="4">
    <w:abstractNumId w:val="1"/>
  </w:num>
  <w:num w:numId="5">
    <w:abstractNumId w:val="2"/>
  </w:num>
  <w:num w:numId="6">
    <w:abstractNumId w:val="8"/>
  </w:num>
  <w:num w:numId="7">
    <w:abstractNumId w:val="11"/>
  </w:num>
  <w:num w:numId="8">
    <w:abstractNumId w:val="15"/>
  </w:num>
  <w:num w:numId="9">
    <w:abstractNumId w:val="3"/>
  </w:num>
  <w:num w:numId="10">
    <w:abstractNumId w:val="9"/>
  </w:num>
  <w:num w:numId="11">
    <w:abstractNumId w:val="13"/>
  </w:num>
  <w:num w:numId="12">
    <w:abstractNumId w:val="4"/>
  </w:num>
  <w:num w:numId="13">
    <w:abstractNumId w:val="10"/>
  </w:num>
  <w:num w:numId="14">
    <w:abstractNumId w:val="7"/>
  </w:num>
  <w:num w:numId="15">
    <w:abstractNumId w:val="12"/>
  </w:num>
  <w:num w:numId="16">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A6A75"/>
    <w:rsid w:val="000A7E53"/>
    <w:rsid w:val="000B6534"/>
    <w:rsid w:val="000B78DF"/>
    <w:rsid w:val="000C3AFA"/>
    <w:rsid w:val="000C3B5C"/>
    <w:rsid w:val="000D0264"/>
    <w:rsid w:val="000D23A2"/>
    <w:rsid w:val="000F3C90"/>
    <w:rsid w:val="000F62E2"/>
    <w:rsid w:val="0010101C"/>
    <w:rsid w:val="0010274C"/>
    <w:rsid w:val="00104C61"/>
    <w:rsid w:val="001054B5"/>
    <w:rsid w:val="00115D32"/>
    <w:rsid w:val="00116902"/>
    <w:rsid w:val="00117744"/>
    <w:rsid w:val="001218C4"/>
    <w:rsid w:val="00131F76"/>
    <w:rsid w:val="00135C00"/>
    <w:rsid w:val="00137897"/>
    <w:rsid w:val="00141E7B"/>
    <w:rsid w:val="00146B78"/>
    <w:rsid w:val="00171191"/>
    <w:rsid w:val="0017479A"/>
    <w:rsid w:val="00174B78"/>
    <w:rsid w:val="00181354"/>
    <w:rsid w:val="00187AD9"/>
    <w:rsid w:val="0019021E"/>
    <w:rsid w:val="00195389"/>
    <w:rsid w:val="001B483F"/>
    <w:rsid w:val="001C2201"/>
    <w:rsid w:val="001C2FEF"/>
    <w:rsid w:val="001D0893"/>
    <w:rsid w:val="001D3F97"/>
    <w:rsid w:val="001E0EC3"/>
    <w:rsid w:val="001E2940"/>
    <w:rsid w:val="001E42A6"/>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778C"/>
    <w:rsid w:val="002870D6"/>
    <w:rsid w:val="00287DF4"/>
    <w:rsid w:val="00291726"/>
    <w:rsid w:val="002929DB"/>
    <w:rsid w:val="002A03FD"/>
    <w:rsid w:val="002A1361"/>
    <w:rsid w:val="002A1E68"/>
    <w:rsid w:val="002B2FC3"/>
    <w:rsid w:val="002B6018"/>
    <w:rsid w:val="002B64A4"/>
    <w:rsid w:val="002C055A"/>
    <w:rsid w:val="002C091E"/>
    <w:rsid w:val="002C6954"/>
    <w:rsid w:val="002D3AF8"/>
    <w:rsid w:val="002D570F"/>
    <w:rsid w:val="002E2104"/>
    <w:rsid w:val="002E3064"/>
    <w:rsid w:val="002E7579"/>
    <w:rsid w:val="002F0DF7"/>
    <w:rsid w:val="002F7223"/>
    <w:rsid w:val="00301EC8"/>
    <w:rsid w:val="00320A1B"/>
    <w:rsid w:val="00325332"/>
    <w:rsid w:val="00327C00"/>
    <w:rsid w:val="003372C0"/>
    <w:rsid w:val="003407C4"/>
    <w:rsid w:val="003449E4"/>
    <w:rsid w:val="00354ED7"/>
    <w:rsid w:val="00360DBF"/>
    <w:rsid w:val="00365DA2"/>
    <w:rsid w:val="00390645"/>
    <w:rsid w:val="003917D7"/>
    <w:rsid w:val="00392D0B"/>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7135"/>
    <w:rsid w:val="0041078C"/>
    <w:rsid w:val="0041275A"/>
    <w:rsid w:val="00412AF0"/>
    <w:rsid w:val="00425E87"/>
    <w:rsid w:val="00425F00"/>
    <w:rsid w:val="00431754"/>
    <w:rsid w:val="00433EA7"/>
    <w:rsid w:val="004367DE"/>
    <w:rsid w:val="00445AD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306AC"/>
    <w:rsid w:val="00532BE8"/>
    <w:rsid w:val="00542E42"/>
    <w:rsid w:val="005441A2"/>
    <w:rsid w:val="005463B3"/>
    <w:rsid w:val="00552E85"/>
    <w:rsid w:val="00553918"/>
    <w:rsid w:val="00554E86"/>
    <w:rsid w:val="005568CA"/>
    <w:rsid w:val="00557E59"/>
    <w:rsid w:val="0056635D"/>
    <w:rsid w:val="00573289"/>
    <w:rsid w:val="00575967"/>
    <w:rsid w:val="00577FEF"/>
    <w:rsid w:val="005817B5"/>
    <w:rsid w:val="005826FE"/>
    <w:rsid w:val="00583D8B"/>
    <w:rsid w:val="00583E27"/>
    <w:rsid w:val="00592952"/>
    <w:rsid w:val="0059450C"/>
    <w:rsid w:val="005A2FFC"/>
    <w:rsid w:val="005A349B"/>
    <w:rsid w:val="005B1522"/>
    <w:rsid w:val="005C7FAF"/>
    <w:rsid w:val="005F01FC"/>
    <w:rsid w:val="005F648D"/>
    <w:rsid w:val="00613ECB"/>
    <w:rsid w:val="006217AA"/>
    <w:rsid w:val="00621DAC"/>
    <w:rsid w:val="006220B5"/>
    <w:rsid w:val="006226B7"/>
    <w:rsid w:val="00633E2B"/>
    <w:rsid w:val="00646F5E"/>
    <w:rsid w:val="00654341"/>
    <w:rsid w:val="00657E3F"/>
    <w:rsid w:val="0067092C"/>
    <w:rsid w:val="00672449"/>
    <w:rsid w:val="00674DEB"/>
    <w:rsid w:val="006761F6"/>
    <w:rsid w:val="00682CCD"/>
    <w:rsid w:val="0069584E"/>
    <w:rsid w:val="006A6A4A"/>
    <w:rsid w:val="006A7602"/>
    <w:rsid w:val="006B1056"/>
    <w:rsid w:val="006B1561"/>
    <w:rsid w:val="006B56B3"/>
    <w:rsid w:val="006C1D50"/>
    <w:rsid w:val="006C4333"/>
    <w:rsid w:val="006D1883"/>
    <w:rsid w:val="006D6F28"/>
    <w:rsid w:val="006D735E"/>
    <w:rsid w:val="006E02E8"/>
    <w:rsid w:val="006E13A9"/>
    <w:rsid w:val="006E282C"/>
    <w:rsid w:val="006E2C84"/>
    <w:rsid w:val="006E747F"/>
    <w:rsid w:val="006F60BE"/>
    <w:rsid w:val="007073D6"/>
    <w:rsid w:val="007206B4"/>
    <w:rsid w:val="00727132"/>
    <w:rsid w:val="00730C92"/>
    <w:rsid w:val="00737CF9"/>
    <w:rsid w:val="00741249"/>
    <w:rsid w:val="00741BA6"/>
    <w:rsid w:val="00746FAA"/>
    <w:rsid w:val="007538A6"/>
    <w:rsid w:val="00756B4A"/>
    <w:rsid w:val="00760F8A"/>
    <w:rsid w:val="00763AFE"/>
    <w:rsid w:val="0078225D"/>
    <w:rsid w:val="00783F34"/>
    <w:rsid w:val="00787B1F"/>
    <w:rsid w:val="007A0933"/>
    <w:rsid w:val="007A2D5F"/>
    <w:rsid w:val="007A3AC2"/>
    <w:rsid w:val="007B0232"/>
    <w:rsid w:val="007B078C"/>
    <w:rsid w:val="007B09E7"/>
    <w:rsid w:val="007B5249"/>
    <w:rsid w:val="007C03F4"/>
    <w:rsid w:val="007C2EE3"/>
    <w:rsid w:val="007C33A8"/>
    <w:rsid w:val="007C617E"/>
    <w:rsid w:val="007E23A1"/>
    <w:rsid w:val="007F0A73"/>
    <w:rsid w:val="007F1FE1"/>
    <w:rsid w:val="007F2AE1"/>
    <w:rsid w:val="007F6342"/>
    <w:rsid w:val="00813200"/>
    <w:rsid w:val="00814E62"/>
    <w:rsid w:val="00823D78"/>
    <w:rsid w:val="0083151B"/>
    <w:rsid w:val="008322F5"/>
    <w:rsid w:val="00851CDE"/>
    <w:rsid w:val="008575CD"/>
    <w:rsid w:val="00862F6C"/>
    <w:rsid w:val="00895EAF"/>
    <w:rsid w:val="008967E6"/>
    <w:rsid w:val="008A5969"/>
    <w:rsid w:val="008B09FB"/>
    <w:rsid w:val="008B1110"/>
    <w:rsid w:val="008C064F"/>
    <w:rsid w:val="008C33B9"/>
    <w:rsid w:val="008D22A2"/>
    <w:rsid w:val="008D6408"/>
    <w:rsid w:val="008E4686"/>
    <w:rsid w:val="008F10F1"/>
    <w:rsid w:val="008F200F"/>
    <w:rsid w:val="00901E16"/>
    <w:rsid w:val="0091218F"/>
    <w:rsid w:val="00931512"/>
    <w:rsid w:val="0093197F"/>
    <w:rsid w:val="00933489"/>
    <w:rsid w:val="00940576"/>
    <w:rsid w:val="00942AF3"/>
    <w:rsid w:val="00946CDF"/>
    <w:rsid w:val="009518F6"/>
    <w:rsid w:val="0095447A"/>
    <w:rsid w:val="00975AB2"/>
    <w:rsid w:val="00986A48"/>
    <w:rsid w:val="00992A3E"/>
    <w:rsid w:val="009A6E65"/>
    <w:rsid w:val="009B2B2A"/>
    <w:rsid w:val="009B5DAF"/>
    <w:rsid w:val="009B6ABA"/>
    <w:rsid w:val="009C0032"/>
    <w:rsid w:val="009C144A"/>
    <w:rsid w:val="009D239E"/>
    <w:rsid w:val="009D6196"/>
    <w:rsid w:val="009F2C48"/>
    <w:rsid w:val="009F2F13"/>
    <w:rsid w:val="00A00DBF"/>
    <w:rsid w:val="00A01B14"/>
    <w:rsid w:val="00A03B07"/>
    <w:rsid w:val="00A12E48"/>
    <w:rsid w:val="00A23CB0"/>
    <w:rsid w:val="00A333FD"/>
    <w:rsid w:val="00A45645"/>
    <w:rsid w:val="00A52D10"/>
    <w:rsid w:val="00A55A99"/>
    <w:rsid w:val="00A66F3B"/>
    <w:rsid w:val="00A70D38"/>
    <w:rsid w:val="00A750B4"/>
    <w:rsid w:val="00A75960"/>
    <w:rsid w:val="00A90613"/>
    <w:rsid w:val="00A97368"/>
    <w:rsid w:val="00AA13EE"/>
    <w:rsid w:val="00AA69C7"/>
    <w:rsid w:val="00AA70CB"/>
    <w:rsid w:val="00AA75AB"/>
    <w:rsid w:val="00AB3467"/>
    <w:rsid w:val="00AB4294"/>
    <w:rsid w:val="00AB7353"/>
    <w:rsid w:val="00AC4F15"/>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47C"/>
    <w:rsid w:val="00B966B8"/>
    <w:rsid w:val="00BA06A5"/>
    <w:rsid w:val="00BA4613"/>
    <w:rsid w:val="00BF045B"/>
    <w:rsid w:val="00BF1C7B"/>
    <w:rsid w:val="00BF6F05"/>
    <w:rsid w:val="00C132EA"/>
    <w:rsid w:val="00C14FE9"/>
    <w:rsid w:val="00C150BF"/>
    <w:rsid w:val="00C1587D"/>
    <w:rsid w:val="00C164CB"/>
    <w:rsid w:val="00C20FC9"/>
    <w:rsid w:val="00C258A3"/>
    <w:rsid w:val="00C354CA"/>
    <w:rsid w:val="00C40FDD"/>
    <w:rsid w:val="00C41519"/>
    <w:rsid w:val="00C452C4"/>
    <w:rsid w:val="00C46500"/>
    <w:rsid w:val="00C5013E"/>
    <w:rsid w:val="00C513B8"/>
    <w:rsid w:val="00C51AF6"/>
    <w:rsid w:val="00C60223"/>
    <w:rsid w:val="00C73F64"/>
    <w:rsid w:val="00C86F8F"/>
    <w:rsid w:val="00C928C6"/>
    <w:rsid w:val="00C930B7"/>
    <w:rsid w:val="00C951E0"/>
    <w:rsid w:val="00C9658E"/>
    <w:rsid w:val="00CA1E69"/>
    <w:rsid w:val="00CC23A8"/>
    <w:rsid w:val="00CC2CCC"/>
    <w:rsid w:val="00CD3703"/>
    <w:rsid w:val="00CD4A49"/>
    <w:rsid w:val="00CE3CB2"/>
    <w:rsid w:val="00CE4DDD"/>
    <w:rsid w:val="00CE654E"/>
    <w:rsid w:val="00CF5714"/>
    <w:rsid w:val="00D03321"/>
    <w:rsid w:val="00D0794F"/>
    <w:rsid w:val="00D102A3"/>
    <w:rsid w:val="00D14C2D"/>
    <w:rsid w:val="00D203C7"/>
    <w:rsid w:val="00D23973"/>
    <w:rsid w:val="00D31B50"/>
    <w:rsid w:val="00D5413B"/>
    <w:rsid w:val="00D54A24"/>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E32578"/>
    <w:rsid w:val="00E3647A"/>
    <w:rsid w:val="00E43583"/>
    <w:rsid w:val="00E451EA"/>
    <w:rsid w:val="00E545FE"/>
    <w:rsid w:val="00E76DD9"/>
    <w:rsid w:val="00E92B62"/>
    <w:rsid w:val="00E94520"/>
    <w:rsid w:val="00EA1405"/>
    <w:rsid w:val="00EA5065"/>
    <w:rsid w:val="00EA7ABD"/>
    <w:rsid w:val="00ED2830"/>
    <w:rsid w:val="00ED53D9"/>
    <w:rsid w:val="00EE00C0"/>
    <w:rsid w:val="00EE324B"/>
    <w:rsid w:val="00F0080A"/>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1B64"/>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7"/>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4A5224"/>
    <w:pPr>
      <w:keepNext/>
      <w:numPr>
        <w:ilvl w:val="1"/>
        <w:numId w:val="9"/>
      </w:numPr>
      <w:outlineLvl w:val="1"/>
    </w:pPr>
    <w:rPr>
      <w:rFonts w:ascii="Arial" w:hAnsi="Arial" w:cs="Arial"/>
      <w:b/>
      <w:bCs/>
      <w:iCs/>
      <w:color w:val="365F91"/>
      <w:sz w:val="24"/>
      <w:szCs w:val="28"/>
      <w:lang w:val="en-US" w:eastAsia="en-US"/>
    </w:rPr>
  </w:style>
  <w:style w:type="paragraph" w:styleId="Heading3">
    <w:name w:val="heading 3"/>
    <w:basedOn w:val="Normal"/>
    <w:next w:val="Normal"/>
    <w:qFormat/>
    <w:pPr>
      <w:keepNext/>
      <w:numPr>
        <w:ilvl w:val="2"/>
        <w:numId w:val="2"/>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4A5224"/>
    <w:rPr>
      <w:rFonts w:ascii="Arial" w:hAnsi="Arial" w:cs="Arial"/>
      <w:b/>
      <w:bCs/>
      <w:iCs/>
      <w:color w:val="365F91"/>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enturebeat.com/2019/07/19/why-do-87-of-data-science-projects-never-make-it-into-produ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artner.com/document/2841519"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219</Words>
  <Characters>2975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09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